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5ECF18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5F326C51" wp14:editId="2C724315">
            <wp:extent cx="1192039" cy="1199155"/>
            <wp:effectExtent l="0" t="0" r="0" b="0"/>
            <wp:docPr id="13" name="image1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92039" cy="119915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23B918D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24BB326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KEMA USULAN PROJECT PERANGKAT LUNAK</w:t>
      </w:r>
    </w:p>
    <w:p w14:paraId="5D24AC6B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2F76933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488BABAF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USULAN</w:t>
      </w:r>
    </w:p>
    <w:p w14:paraId="31463077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 Mata Kuliah Project Perangkat Lunak</w:t>
      </w:r>
    </w:p>
    <w:p w14:paraId="6CBE218A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519A2F1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38CE279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ED91D83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leh</w:t>
      </w:r>
    </w:p>
    <w:p w14:paraId="4A4E1776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ESTY HAIRINA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7</w:t>
      </w:r>
    </w:p>
    <w:p w14:paraId="30E6E0C9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AILY ARIFAH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6</w:t>
      </w:r>
    </w:p>
    <w:p w14:paraId="244A4D79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18AD540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623DE3A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9113914" w14:textId="77777777" w:rsidR="00555730" w:rsidRDefault="00555730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4C77E38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PROGRAM STUDI PENDIDIKAN KOMPUTER</w:t>
      </w:r>
    </w:p>
    <w:p w14:paraId="54420EE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JURUSAN PENDIDIKAN MATEMATIKA DAN IPA</w:t>
      </w:r>
    </w:p>
    <w:p w14:paraId="05425E42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FAKULTAS KEGURUAN DAN ILMU PENDIDIKAN</w:t>
      </w:r>
    </w:p>
    <w:p w14:paraId="5E26AF2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UNIVERSITAS LAMBUNG MANGKURAT</w:t>
      </w:r>
    </w:p>
    <w:p w14:paraId="0D19D58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BANJARMASIN</w:t>
      </w:r>
    </w:p>
    <w:p w14:paraId="3320EFD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119DB824" w14:textId="77777777" w:rsidR="00555730" w:rsidRDefault="00555730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AADF6EC" w14:textId="422FCB12" w:rsidR="00555730" w:rsidRPr="00357470" w:rsidRDefault="00366CC8" w:rsidP="00357470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Toc116644165"/>
      <w:r w:rsidRPr="00357470">
        <w:rPr>
          <w:rFonts w:ascii="Times New Roman" w:hAnsi="Times New Roman" w:cs="Times New Roman"/>
          <w:sz w:val="24"/>
          <w:szCs w:val="24"/>
        </w:rPr>
        <w:t>DAFTAR ISI</w:t>
      </w:r>
      <w:bookmarkEnd w:id="0"/>
    </w:p>
    <w:sdt>
      <w:sdtPr>
        <w:rPr>
          <w:rFonts w:ascii="Calibri" w:eastAsia="Calibri" w:hAnsi="Calibri" w:cs="Calibri"/>
          <w:color w:val="auto"/>
          <w:sz w:val="22"/>
          <w:szCs w:val="22"/>
        </w:rPr>
        <w:id w:val="-180461271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EFAF824" w14:textId="1CADB9BE" w:rsidR="00E63393" w:rsidRDefault="00E63393">
          <w:pPr>
            <w:pStyle w:val="TOCHeading"/>
          </w:pPr>
        </w:p>
        <w:p w14:paraId="35E7DA6C" w14:textId="4AA4A619" w:rsidR="00E63393" w:rsidRDefault="00E6339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116644165" w:history="1">
            <w:r w:rsidRPr="00224F8E">
              <w:rPr>
                <w:rStyle w:val="Hyperlink"/>
                <w:rFonts w:ascii="Times New Roman" w:hAnsi="Times New Roman" w:cs="Times New Roman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644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B33335" w14:textId="1DB2122A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6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Latar Belakang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6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3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67C04727" w14:textId="6B0312DD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7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B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umusan Masalah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7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56768745" w14:textId="5863D86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8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C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Topik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8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1C3055AF" w14:textId="19B5D2CC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9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D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nalisis Kebutuhan Pengguna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9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553D878" w14:textId="04BBEAD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0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E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nalisis Kebutuhan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0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5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7CA4286A" w14:textId="568082FC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1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F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Flowchart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1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8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0AF6CE2" w14:textId="7553448E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2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G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Use Case Diagram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2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9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24F0F60A" w14:textId="3D02076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3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H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ancangan Antar Muka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3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9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B1BB29A" w14:textId="668A9E55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4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I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encana Waktu Pengembangan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4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1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09F970A" w14:textId="7B93BED0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5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J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Schedule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5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1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5720CFD" w14:textId="20BFE250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6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K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Pengusul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6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2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368FBCA" w14:textId="4654186A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7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L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Verifikasi Dosen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7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2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6D9023FE" w14:textId="4FEA3FE0" w:rsidR="00E63393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8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MODUL AJAR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8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DC1BD43" w14:textId="6049E935" w:rsidR="00E63393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9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DAFTAR PUSTAKA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9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23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20D15E79" w14:textId="77777777" w:rsidR="00F1794E" w:rsidRDefault="00E63393" w:rsidP="00F1794E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C80131D" w14:textId="77777777" w:rsidR="00F1794E" w:rsidRDefault="00F1794E" w:rsidP="00F1794E">
      <w:pPr>
        <w:ind w:firstLine="720"/>
        <w:rPr>
          <w:b/>
          <w:bCs/>
          <w:noProof/>
        </w:rPr>
        <w:sectPr w:rsidR="00F1794E" w:rsidSect="00F1794E">
          <w:footerReference w:type="default" r:id="rId10"/>
          <w:footerReference w:type="first" r:id="rId11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299"/>
        </w:sectPr>
      </w:pPr>
    </w:p>
    <w:p w14:paraId="0A45FA4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" w:name="_Toc116644166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Latar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Belakang</w:t>
      </w:r>
      <w:bookmarkEnd w:id="1"/>
      <w:proofErr w:type="spellEnd"/>
    </w:p>
    <w:p w14:paraId="39A04E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t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dun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nt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lob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zaman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uru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trateg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55EC13D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g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ir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mba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r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lide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C1095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am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alu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gs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(Haryanto, 2012)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n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guru. Gur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unt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sn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2015:55-77).</w:t>
      </w:r>
    </w:p>
    <w:p w14:paraId="748F8B2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1DADE8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983FF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116644167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Rumus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Masalah</w:t>
      </w:r>
      <w:bookmarkEnd w:id="2"/>
      <w:proofErr w:type="spellEnd"/>
    </w:p>
    <w:p w14:paraId="5FDA5C17" w14:textId="77777777" w:rsidR="00F1794E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?</w:t>
      </w:r>
    </w:p>
    <w:p w14:paraId="570BC023" w14:textId="77777777" w:rsidR="00F1794E" w:rsidRPr="00357470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? </w:t>
      </w:r>
    </w:p>
    <w:p w14:paraId="78D6DA20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3" w:name="_Toc116644168"/>
      <w:r w:rsidRPr="00357470">
        <w:rPr>
          <w:rFonts w:ascii="Times New Roman" w:hAnsi="Times New Roman" w:cs="Times New Roman"/>
          <w:sz w:val="24"/>
          <w:szCs w:val="24"/>
        </w:rPr>
        <w:t xml:space="preserve">Topik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3"/>
      <w:proofErr w:type="spellEnd"/>
    </w:p>
    <w:p w14:paraId="657AEE8A" w14:textId="77777777" w:rsidR="00F1794E" w:rsidRPr="00357470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</w:t>
      </w:r>
    </w:p>
    <w:p w14:paraId="381E1A2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4" w:name="_Toc116644169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guna</w:t>
      </w:r>
      <w:bookmarkEnd w:id="4"/>
      <w:proofErr w:type="spellEnd"/>
    </w:p>
    <w:p w14:paraId="75DDDA80" w14:textId="77777777" w:rsidR="00F1794E" w:rsidRDefault="00F1794E" w:rsidP="00F1794E">
      <w:p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ahap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Analisis </w:t>
      </w:r>
    </w:p>
    <w:p w14:paraId="5B145144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357E85C8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istem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r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n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51DF089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scroll.</w:t>
      </w:r>
    </w:p>
    <w:p w14:paraId="74599F3C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D3EAFD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8ECAC70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alah.</w:t>
      </w:r>
    </w:p>
    <w:p w14:paraId="0AA01CA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i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ar</w:t>
      </w:r>
    </w:p>
    <w:p w14:paraId="3B7815F3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n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io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8EED89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F8772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00083B0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EC8D353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95FEF92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0767467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–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4B5C6E61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-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ipt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34036CB6" w14:textId="77777777" w:rsidR="00F1794E" w:rsidRPr="00357470" w:rsidRDefault="00F1794E" w:rsidP="00F1794E">
      <w:pPr>
        <w:numPr>
          <w:ilvl w:val="0"/>
          <w:numId w:val="3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ra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ject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oftwar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sual Studio Code, Google Chrome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et</w:t>
      </w:r>
    </w:p>
    <w:p w14:paraId="026E440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5" w:name="_Toc116644170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5"/>
      <w:proofErr w:type="spellEnd"/>
    </w:p>
    <w:p w14:paraId="5B35A0EE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Analisis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on</w:t>
      </w:r>
      <w:proofErr w:type="spellEnd"/>
    </w:p>
    <w:tbl>
      <w:tblPr>
        <w:tblStyle w:val="a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55"/>
        <w:gridCol w:w="3955"/>
      </w:tblGrid>
      <w:tr w:rsidR="00F1794E" w14:paraId="35930E4E" w14:textId="77777777" w:rsidTr="00866A9D">
        <w:tc>
          <w:tcPr>
            <w:tcW w:w="3955" w:type="dxa"/>
          </w:tcPr>
          <w:p w14:paraId="336BAE1E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55" w:type="dxa"/>
          </w:tcPr>
          <w:p w14:paraId="450395B5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</w:tr>
      <w:tr w:rsidR="00F1794E" w14:paraId="3D381F51" w14:textId="77777777" w:rsidTr="00866A9D">
        <w:tc>
          <w:tcPr>
            <w:tcW w:w="3955" w:type="dxa"/>
          </w:tcPr>
          <w:p w14:paraId="6598A019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</w:tc>
        <w:tc>
          <w:tcPr>
            <w:tcW w:w="3955" w:type="dxa"/>
          </w:tcPr>
          <w:p w14:paraId="2B42D02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k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“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3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ombo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Materi, KI&amp;KD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047907C3" w14:textId="77777777" w:rsidTr="00866A9D">
        <w:tc>
          <w:tcPr>
            <w:tcW w:w="3955" w:type="dxa"/>
          </w:tcPr>
          <w:p w14:paraId="2D16344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955" w:type="dxa"/>
          </w:tcPr>
          <w:p w14:paraId="47E05711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ater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ub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togenesis, Gametogenesis pada Hewan dan Gametogenesis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umb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o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247592EE" w14:textId="77777777" w:rsidTr="00866A9D">
        <w:tc>
          <w:tcPr>
            <w:tcW w:w="3955" w:type="dxa"/>
          </w:tcPr>
          <w:p w14:paraId="322B7C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55" w:type="dxa"/>
          </w:tcPr>
          <w:p w14:paraId="4953872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nti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sar.</w:t>
            </w:r>
          </w:p>
        </w:tc>
      </w:tr>
      <w:tr w:rsidR="00F1794E" w14:paraId="68D6EF89" w14:textId="77777777" w:rsidTr="00866A9D">
        <w:tc>
          <w:tcPr>
            <w:tcW w:w="3955" w:type="dxa"/>
          </w:tcPr>
          <w:p w14:paraId="4D92762C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55" w:type="dxa"/>
          </w:tcPr>
          <w:p w14:paraId="06CC5B4B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bio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ul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18B049D1" w14:textId="77777777" w:rsidR="00F1794E" w:rsidRDefault="00F1794E" w:rsidP="00F1794E">
      <w:pPr>
        <w:spacing w:after="0" w:line="360" w:lineRule="auto"/>
        <w:ind w:left="678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0C91B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0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47"/>
        <w:gridCol w:w="3963"/>
      </w:tblGrid>
      <w:tr w:rsidR="00F1794E" w14:paraId="02A81B7D" w14:textId="77777777" w:rsidTr="00866A9D">
        <w:trPr>
          <w:trHeight w:val="573"/>
        </w:trPr>
        <w:tc>
          <w:tcPr>
            <w:tcW w:w="3947" w:type="dxa"/>
          </w:tcPr>
          <w:p w14:paraId="0340166B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  <w:tc>
          <w:tcPr>
            <w:tcW w:w="3963" w:type="dxa"/>
          </w:tcPr>
          <w:p w14:paraId="4CA8CC08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4365DEDE" w14:textId="77777777" w:rsidTr="00866A9D">
        <w:trPr>
          <w:trHeight w:val="573"/>
        </w:trPr>
        <w:tc>
          <w:tcPr>
            <w:tcW w:w="3947" w:type="dxa"/>
          </w:tcPr>
          <w:p w14:paraId="063346F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Figma</w:t>
            </w:r>
          </w:p>
        </w:tc>
        <w:tc>
          <w:tcPr>
            <w:tcW w:w="3963" w:type="dxa"/>
          </w:tcPr>
          <w:p w14:paraId="7835CF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fok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kolabo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ya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al-tim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. Figma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I dan UX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us web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on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unggu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prototyp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enis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F1794E" w14:paraId="10E53A3F" w14:textId="77777777" w:rsidTr="00866A9D">
        <w:trPr>
          <w:trHeight w:val="573"/>
        </w:trPr>
        <w:tc>
          <w:tcPr>
            <w:tcW w:w="3947" w:type="dxa"/>
          </w:tcPr>
          <w:p w14:paraId="3623CDEE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isual Studio Code</w:t>
            </w:r>
          </w:p>
        </w:tc>
        <w:tc>
          <w:tcPr>
            <w:tcW w:w="3963" w:type="dxa"/>
          </w:tcPr>
          <w:p w14:paraId="169FF0C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code editor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sktop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Windows, Linux, Mac. Softwar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ti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ak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di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ource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ha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rogram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avaScrip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p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Node.js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lebi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cep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tiPlatfor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Fitur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ngk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Performa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uku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rsite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ba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F1794E" w14:paraId="2D0F96F1" w14:textId="77777777" w:rsidTr="00866A9D">
        <w:trPr>
          <w:trHeight w:val="2544"/>
        </w:trPr>
        <w:tc>
          <w:tcPr>
            <w:tcW w:w="3947" w:type="dxa"/>
          </w:tcPr>
          <w:p w14:paraId="44F83397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</w:p>
        </w:tc>
        <w:tc>
          <w:tcPr>
            <w:tcW w:w="3963" w:type="dxa"/>
          </w:tcPr>
          <w:p w14:paraId="00E0043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ang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ode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un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latfro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r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a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M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ersi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tional Rose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1A3A25AD" w14:textId="77777777" w:rsidTr="00866A9D">
        <w:trPr>
          <w:trHeight w:val="1035"/>
        </w:trPr>
        <w:tc>
          <w:tcPr>
            <w:tcW w:w="3947" w:type="dxa"/>
          </w:tcPr>
          <w:p w14:paraId="4A1E5BEA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HTML</w:t>
            </w:r>
          </w:p>
        </w:tc>
        <w:tc>
          <w:tcPr>
            <w:tcW w:w="3963" w:type="dxa"/>
          </w:tcPr>
          <w:p w14:paraId="09B9067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ru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</w:p>
        </w:tc>
      </w:tr>
      <w:tr w:rsidR="00F1794E" w14:paraId="17B6316F" w14:textId="77777777" w:rsidTr="00866A9D">
        <w:trPr>
          <w:trHeight w:val="1170"/>
        </w:trPr>
        <w:tc>
          <w:tcPr>
            <w:tcW w:w="3947" w:type="dxa"/>
          </w:tcPr>
          <w:p w14:paraId="43C42FE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JavaScript</w:t>
            </w:r>
          </w:p>
        </w:tc>
        <w:tc>
          <w:tcPr>
            <w:tcW w:w="3963" w:type="dxa"/>
          </w:tcPr>
          <w:p w14:paraId="586E3A0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-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52FD94AC" w14:textId="77777777" w:rsidTr="00866A9D">
        <w:trPr>
          <w:trHeight w:val="1530"/>
        </w:trPr>
        <w:tc>
          <w:tcPr>
            <w:tcW w:w="3947" w:type="dxa"/>
          </w:tcPr>
          <w:p w14:paraId="43933CF3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SS</w:t>
            </w:r>
          </w:p>
        </w:tc>
        <w:tc>
          <w:tcPr>
            <w:tcW w:w="3963" w:type="dxa"/>
          </w:tcPr>
          <w:p w14:paraId="02961704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r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t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t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653D685F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FD9E5D7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553676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eterkait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1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92"/>
        <w:gridCol w:w="3918"/>
      </w:tblGrid>
      <w:tr w:rsidR="00F1794E" w14:paraId="054A00DC" w14:textId="77777777" w:rsidTr="00866A9D">
        <w:tc>
          <w:tcPr>
            <w:tcW w:w="3992" w:type="dxa"/>
          </w:tcPr>
          <w:p w14:paraId="4BB3F0C1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18" w:type="dxa"/>
          </w:tcPr>
          <w:p w14:paraId="5127F760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0C5942EB" w14:textId="77777777" w:rsidTr="00866A9D">
        <w:tc>
          <w:tcPr>
            <w:tcW w:w="3992" w:type="dxa"/>
          </w:tcPr>
          <w:p w14:paraId="030FA96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Awal </w:t>
            </w:r>
          </w:p>
        </w:tc>
        <w:tc>
          <w:tcPr>
            <w:tcW w:w="3918" w:type="dxa"/>
          </w:tcPr>
          <w:p w14:paraId="0AE19D39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27EFAB2B" w14:textId="77777777" w:rsidTr="00866A9D">
        <w:tc>
          <w:tcPr>
            <w:tcW w:w="3992" w:type="dxa"/>
          </w:tcPr>
          <w:p w14:paraId="5768E61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Materi</w:t>
            </w:r>
          </w:p>
        </w:tc>
        <w:tc>
          <w:tcPr>
            <w:tcW w:w="3918" w:type="dxa"/>
          </w:tcPr>
          <w:p w14:paraId="6E50AC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A72CADC" w14:textId="77777777" w:rsidTr="00866A9D">
        <w:tc>
          <w:tcPr>
            <w:tcW w:w="3992" w:type="dxa"/>
          </w:tcPr>
          <w:p w14:paraId="308661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18" w:type="dxa"/>
          </w:tcPr>
          <w:p w14:paraId="2E50525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17349A9" w14:textId="77777777" w:rsidTr="00866A9D">
        <w:tc>
          <w:tcPr>
            <w:tcW w:w="3992" w:type="dxa"/>
          </w:tcPr>
          <w:p w14:paraId="00DD472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18" w:type="dxa"/>
          </w:tcPr>
          <w:p w14:paraId="44001004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</w:tbl>
    <w:p w14:paraId="4EDDC664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10B6AE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53D0E92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4264DD51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6" w:name="_Toc116644171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Flowchart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6"/>
      <w:proofErr w:type="spellEnd"/>
    </w:p>
    <w:p w14:paraId="328B440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03FD3AD" wp14:editId="1BA86B84">
            <wp:extent cx="4291013" cy="6419146"/>
            <wp:effectExtent l="0" t="0" r="0" b="0"/>
            <wp:docPr id="2" name="image10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0.pn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91013" cy="641914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3BD34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C8A83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8E554D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0F4CB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A221AC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0969A04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br w:type="page"/>
      </w:r>
      <w:bookmarkStart w:id="7" w:name="_Toc116644172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Use Case Diagram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7"/>
      <w:proofErr w:type="spellEnd"/>
    </w:p>
    <w:p w14:paraId="3435A95E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7316E5D" wp14:editId="2E639D3C">
            <wp:extent cx="5424488" cy="2686164"/>
            <wp:effectExtent l="0" t="0" r="0" b="0"/>
            <wp:docPr id="11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424488" cy="268616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9AF472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2448778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8" w:name="_Toc116644173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Antar Muka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8"/>
      <w:proofErr w:type="spellEnd"/>
    </w:p>
    <w:p w14:paraId="0B1D8A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E93CA28" wp14:editId="46BF45AF">
            <wp:extent cx="2490788" cy="1607530"/>
            <wp:effectExtent l="0" t="0" r="0" b="0"/>
            <wp:docPr id="15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0788" cy="160753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2E12CA8" wp14:editId="037AF9F5">
            <wp:extent cx="2509838" cy="1613467"/>
            <wp:effectExtent l="0" t="0" r="0" b="0"/>
            <wp:docPr id="10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09838" cy="161346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760970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FD3E613" wp14:editId="1F2E37FA">
            <wp:extent cx="2481263" cy="1611977"/>
            <wp:effectExtent l="0" t="0" r="0" b="0"/>
            <wp:docPr id="8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81263" cy="161197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B2639D3" wp14:editId="148542D9">
            <wp:extent cx="2528888" cy="1610153"/>
            <wp:effectExtent l="0" t="0" r="0" b="0"/>
            <wp:docPr id="4" name="image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28888" cy="161015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F8ED8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lastRenderedPageBreak/>
        <w:drawing>
          <wp:inline distT="114300" distB="114300" distL="114300" distR="114300" wp14:anchorId="57624796" wp14:editId="70612DA4">
            <wp:extent cx="2452688" cy="1586013"/>
            <wp:effectExtent l="0" t="0" r="0" b="0"/>
            <wp:docPr id="14" name="image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4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601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5B20D8D9" wp14:editId="162BE8CE">
            <wp:extent cx="2420881" cy="1576388"/>
            <wp:effectExtent l="0" t="0" r="0" b="0"/>
            <wp:docPr id="9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20881" cy="15763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627158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D8EF6DC" wp14:editId="60A12F76">
            <wp:extent cx="2434638" cy="1573150"/>
            <wp:effectExtent l="0" t="0" r="0" b="0"/>
            <wp:docPr id="7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4638" cy="15731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2A69E08" wp14:editId="6D095C6A">
            <wp:extent cx="2445953" cy="1582675"/>
            <wp:effectExtent l="0" t="0" r="0" b="0"/>
            <wp:docPr id="6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45953" cy="15826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472086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B2B419A" wp14:editId="6580646B">
            <wp:extent cx="2435470" cy="1579438"/>
            <wp:effectExtent l="0" t="0" r="0" b="0"/>
            <wp:docPr id="16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5470" cy="157943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099954E9" wp14:editId="5A5B21AB">
            <wp:extent cx="2452688" cy="1581463"/>
            <wp:effectExtent l="0" t="0" r="0" b="0"/>
            <wp:docPr id="3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146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5B842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752791B5" wp14:editId="0A0DBEE0">
            <wp:extent cx="2417937" cy="1557151"/>
            <wp:effectExtent l="0" t="0" r="0" b="0"/>
            <wp:docPr id="5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17937" cy="155715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8D79EF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2F948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055FB7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D9D0F3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5DD55F" w14:textId="77777777" w:rsidR="00F1794E" w:rsidRPr="00357470" w:rsidRDefault="00F1794E" w:rsidP="00F1794E">
      <w:pPr>
        <w:pStyle w:val="Heading2"/>
        <w:jc w:val="both"/>
        <w:rPr>
          <w:rFonts w:ascii="Times New Roman" w:hAnsi="Times New Roman" w:cs="Times New Roman"/>
          <w:sz w:val="24"/>
          <w:szCs w:val="24"/>
        </w:rPr>
      </w:pPr>
    </w:p>
    <w:p w14:paraId="23CF8B49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16644174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embangan</w:t>
      </w:r>
      <w:bookmarkEnd w:id="9"/>
      <w:proofErr w:type="spellEnd"/>
    </w:p>
    <w:p w14:paraId="6C1F26F7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s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6 September 2022</w:t>
      </w:r>
    </w:p>
    <w:p w14:paraId="0226BB75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hap Aw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3 Oktober 2022</w:t>
      </w:r>
    </w:p>
    <w:p w14:paraId="22F2365F" w14:textId="77777777" w:rsidR="00F1794E" w:rsidRPr="00357470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v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     November 2022</w:t>
      </w:r>
    </w:p>
    <w:p w14:paraId="411C9D33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0" w:name="_Toc116644175"/>
      <w:r w:rsidRPr="00357470">
        <w:rPr>
          <w:rFonts w:ascii="Times New Roman" w:hAnsi="Times New Roman" w:cs="Times New Roman"/>
          <w:sz w:val="24"/>
          <w:szCs w:val="24"/>
        </w:rPr>
        <w:t>Schedule</w:t>
      </w:r>
      <w:bookmarkEnd w:id="10"/>
    </w:p>
    <w:p w14:paraId="01C79156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C603D10" wp14:editId="231376AA">
            <wp:extent cx="5172919" cy="2277628"/>
            <wp:effectExtent l="0" t="0" r="0" b="0"/>
            <wp:docPr id="12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72919" cy="227762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01F419E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A253F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71F41267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1" w:name="_Toc116644176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Pengusul</w:t>
      </w:r>
      <w:bookmarkEnd w:id="11"/>
      <w:proofErr w:type="spellEnd"/>
    </w:p>
    <w:tbl>
      <w:tblPr>
        <w:tblStyle w:val="a2"/>
        <w:tblW w:w="8280" w:type="dxa"/>
        <w:tblInd w:w="1180" w:type="dxa"/>
        <w:tblLayout w:type="fixed"/>
        <w:tblLook w:val="0600" w:firstRow="0" w:lastRow="0" w:firstColumn="0" w:lastColumn="0" w:noHBand="1" w:noVBand="1"/>
      </w:tblPr>
      <w:tblGrid>
        <w:gridCol w:w="4155"/>
        <w:gridCol w:w="4125"/>
      </w:tblGrid>
      <w:tr w:rsidR="00F1794E" w14:paraId="4B24C2EF" w14:textId="77777777" w:rsidTr="00866A9D">
        <w:tc>
          <w:tcPr>
            <w:tcW w:w="41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7300D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45F30E1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870831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sty Hairina</w:t>
            </w:r>
          </w:p>
          <w:p w14:paraId="2F61D11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7</w:t>
            </w:r>
          </w:p>
        </w:tc>
        <w:tc>
          <w:tcPr>
            <w:tcW w:w="4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E262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C29B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A7EA8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ily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rifah</w:t>
            </w:r>
            <w:proofErr w:type="spellEnd"/>
          </w:p>
          <w:p w14:paraId="1CDC513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6</w:t>
            </w:r>
          </w:p>
        </w:tc>
      </w:tr>
    </w:tbl>
    <w:p w14:paraId="5C5732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842C71E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2" w:name="_Toc116644177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Dosen</w:t>
      </w:r>
      <w:bookmarkEnd w:id="12"/>
    </w:p>
    <w:p w14:paraId="54DD9BC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Style w:val="a3"/>
        <w:tblW w:w="9945" w:type="dxa"/>
        <w:tblInd w:w="-100" w:type="dxa"/>
        <w:tblLayout w:type="fixed"/>
        <w:tblLook w:val="0600" w:firstRow="0" w:lastRow="0" w:firstColumn="0" w:lastColumn="0" w:noHBand="1" w:noVBand="1"/>
      </w:tblPr>
      <w:tblGrid>
        <w:gridCol w:w="3210"/>
        <w:gridCol w:w="3720"/>
        <w:gridCol w:w="3015"/>
      </w:tblGrid>
      <w:tr w:rsidR="00F1794E" w14:paraId="2BE8239F" w14:textId="77777777" w:rsidTr="00866A9D"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AEA90A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1</w:t>
            </w:r>
          </w:p>
          <w:p w14:paraId="4B97CCDC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99AE0C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65AED9E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FE9A2E4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.</w:t>
            </w:r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.Ati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ukmawat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Kom</w:t>
            </w:r>
            <w:proofErr w:type="spellEnd"/>
          </w:p>
        </w:tc>
        <w:tc>
          <w:tcPr>
            <w:tcW w:w="37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1B055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2</w:t>
            </w:r>
          </w:p>
          <w:p w14:paraId="44A8552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8D6E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B23F7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29394FE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uruddin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Wirand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.Kom</w:t>
            </w:r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,M.Cs</w:t>
            </w:r>
            <w:proofErr w:type="spellEnd"/>
          </w:p>
        </w:tc>
        <w:tc>
          <w:tcPr>
            <w:tcW w:w="30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BB606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3</w:t>
            </w:r>
          </w:p>
          <w:p w14:paraId="2D6E498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B0882E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092F29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070A14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lsik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amatasar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Pd</w:t>
            </w:r>
            <w:proofErr w:type="spellEnd"/>
            <w:proofErr w:type="gramEnd"/>
          </w:p>
        </w:tc>
      </w:tr>
    </w:tbl>
    <w:p w14:paraId="03AB43F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59F20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1A5E37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413EA3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B0C99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6B47D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7AF842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36DBAD7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A5887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0705C0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188221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9064C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4772EB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B48D99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4D0099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0BAA6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6945FF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3CBC2828" wp14:editId="195D5C8D">
            <wp:simplePos x="0" y="0"/>
            <wp:positionH relativeFrom="page">
              <wp:align>left</wp:align>
            </wp:positionH>
            <wp:positionV relativeFrom="paragraph">
              <wp:posOffset>-914400</wp:posOffset>
            </wp:positionV>
            <wp:extent cx="7760746" cy="10290795"/>
            <wp:effectExtent l="0" t="0" r="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 AJAR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60746" cy="102907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329C4A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A28BA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D3D45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86E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4E64F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84E09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A9519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AC831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2E1D1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1FC2D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83969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35E85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1E38C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7408F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890F8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25643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82785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4F338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78123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608C5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F4F22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FB528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9A0F5D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</w:p>
    <w:p w14:paraId="234C221A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3" w:name="_Toc116644178"/>
      <w:r w:rsidRPr="00357470">
        <w:rPr>
          <w:rFonts w:ascii="Times New Roman" w:hAnsi="Times New Roman" w:cs="Times New Roman"/>
          <w:sz w:val="24"/>
          <w:szCs w:val="24"/>
        </w:rPr>
        <w:t>MODUL AJAR</w:t>
      </w:r>
      <w:bookmarkEnd w:id="13"/>
    </w:p>
    <w:p w14:paraId="3AC50594" w14:textId="77777777" w:rsidR="00F1794E" w:rsidRPr="00F26D12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KEGIATAN PEMBELEJARAN</w:t>
      </w:r>
    </w:p>
    <w:p w14:paraId="3373D935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PEMBELAHAN SEL (GAMETOGENESIS)</w:t>
      </w:r>
    </w:p>
    <w:p w14:paraId="7E6082F1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78C5CB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Inti</w:t>
      </w:r>
    </w:p>
    <w:p w14:paraId="3ECD1053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agama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anu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BF81D10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antu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(gotong royong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ole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espons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, dan pro-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negara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egional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87FD1A4" w14:textId="77777777" w:rsidR="00F1794E" w:rsidRPr="00F26D12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akogni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ahu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humanio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manusi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bangs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negar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adab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ina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3A9A70D2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al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yaj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r w:rsidRPr="00F26D12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pelajari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ilm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1E705E0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6D9373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Dasar</w:t>
      </w:r>
    </w:p>
    <w:p w14:paraId="76274450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4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74B862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D2633E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uju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</w:p>
    <w:p w14:paraId="4D35FA9E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ADC68F9" w14:textId="77777777" w:rsidR="00F1794E" w:rsidRDefault="00F1794E" w:rsidP="00F1794E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Gametogenesis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B3EFAC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5FE83CE" w14:textId="77777777" w:rsidR="00F1794E" w:rsidRPr="00F26D12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0136C5F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315FFD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Uraian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Materi</w:t>
      </w:r>
    </w:p>
    <w:p w14:paraId="653C40E7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</w:t>
      </w:r>
    </w:p>
    <w:p w14:paraId="5392CF82" w14:textId="77777777" w:rsidR="00F1794E" w:rsidRPr="0046588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bi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2F9627" w14:textId="77777777" w:rsidR="00F1794E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metogenesis Pada Hewan</w:t>
      </w:r>
    </w:p>
    <w:p w14:paraId="36A02D89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diploid (2n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 dan spermatozoa) haploid (n) (oogenesis dan spermatogenesis).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vum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permatozo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ncaranji","given":"M A Al-khairiyah","non-dropping-particle":"","parse-names":false,"suffix":""}],"id":"ITEM-1","issued":{"date-parts":[["2021"]]},"title":"Xii Yayasan Manba El-Khair","type":"article-journal"},"uris":["http://www.mendeley.com/documents/?uuid=9b6f0726-a648-4752-b335-56270ea334cf"]}],"mendeley":{"formattedCitation":"(Rancaranji 2021)","plainTextFormattedCitation":"(Rancaranji 2021)","previouslyFormattedCitation":"(Rancaranji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Pr="004C0F5A">
        <w:rPr>
          <w:rFonts w:ascii="Times New Roman" w:hAnsi="Times New Roman" w:cs="Times New Roman"/>
          <w:noProof/>
          <w:sz w:val="24"/>
          <w:szCs w:val="24"/>
        </w:rPr>
        <w:t>Rancaranji</w:t>
      </w:r>
      <w:proofErr w:type="spellEnd"/>
      <w:r w:rsidRPr="004C0F5A">
        <w:rPr>
          <w:rFonts w:ascii="Times New Roman" w:hAnsi="Times New Roman" w:cs="Times New Roman"/>
          <w:noProof/>
          <w:sz w:val="24"/>
          <w:szCs w:val="24"/>
        </w:rPr>
        <w:t xml:space="preserve"> 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9FFB2AB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65882">
        <w:rPr>
          <w:rFonts w:ascii="Times New Roman" w:hAnsi="Times New Roman" w:cs="Times New Roman"/>
          <w:b/>
          <w:sz w:val="24"/>
          <w:szCs w:val="24"/>
        </w:rPr>
        <w:t>Spermatogenesis</w:t>
      </w:r>
    </w:p>
    <w:p w14:paraId="2176120E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perma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onium,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, dan masing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Pr="00465882">
        <w:rPr>
          <w:rFonts w:ascii="Times New Roman" w:hAnsi="Times New Roman" w:cs="Times New Roman"/>
          <w:sz w:val="24"/>
          <w:szCs w:val="24"/>
        </w:rPr>
        <w:t>ma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In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ubdivi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.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eproduk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su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499F64F3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DB454C8" wp14:editId="7A254209">
            <wp:extent cx="2753833" cy="2738171"/>
            <wp:effectExtent l="0" t="0" r="8890" b="5080"/>
            <wp:docPr id="1" name="Picture 1" descr="Pengertian Spermatogenesis, Fungsi, Faktor dan Proses-Proses  Spermatogenesis Terlengk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engertian Spermatogenesis, Fungsi, Faktor dan Proses-Proses  Spermatogenesis Terlengkap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3833" cy="2738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08B28" w14:textId="77777777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rmatogenesis</w:t>
      </w:r>
    </w:p>
    <w:p w14:paraId="61173EF1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</w:p>
    <w:p w14:paraId="53D69358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b. Oogenesis</w:t>
      </w:r>
    </w:p>
    <w:p w14:paraId="69DF881C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.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ogonium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. Sel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toplasm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I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plo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polar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  <w:r w:rsidRPr="00465882">
        <w:rPr>
          <w:rFonts w:ascii="Times New Roman" w:hAnsi="Times New Roman" w:cs="Times New Roman"/>
          <w:sz w:val="24"/>
          <w:szCs w:val="24"/>
        </w:rPr>
        <w:cr/>
      </w:r>
    </w:p>
    <w:p w14:paraId="3F757EA7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2635B1E" wp14:editId="38AB4D83">
            <wp:extent cx="3051810" cy="3540760"/>
            <wp:effectExtent l="0" t="0" r="0" b="2540"/>
            <wp:docPr id="18" name="Picture 18" descr="Proses Pembentukan Gamet Spermatogenesis Dan Oogenesis - Mata Pelaja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Proses Pembentukan Gamet Spermatogenesis Dan Oogenesis - Mata Pelajaran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1810" cy="3540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89666" w14:textId="77777777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ogenesis</w:t>
      </w:r>
    </w:p>
    <w:p w14:paraId="27FE96B5" w14:textId="77777777" w:rsidR="00F1794E" w:rsidRPr="00465882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Tumbuhan</w:t>
      </w:r>
      <w:proofErr w:type="spellEnd"/>
    </w:p>
    <w:p w14:paraId="6CE85473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65882">
        <w:rPr>
          <w:rFonts w:ascii="Times New Roman" w:hAnsi="Times New Roman" w:cs="Times New Roman"/>
          <w:sz w:val="24"/>
          <w:szCs w:val="24"/>
        </w:rPr>
        <w:t>tetrad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Masing-masi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b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uti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ol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t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ij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,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nyerb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camb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uah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27FCB08C" w14:textId="77777777" w:rsidR="00F1794E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ikrosporogenesis</w:t>
      </w:r>
      <w:proofErr w:type="spellEnd"/>
    </w:p>
    <w:p w14:paraId="240DAC93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.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t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yang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) yang dipl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59431C">
        <w:rPr>
          <w:rFonts w:ascii="Times New Roman" w:hAnsi="Times New Roman" w:cs="Times New Roman"/>
          <w:sz w:val="24"/>
          <w:szCs w:val="24"/>
        </w:rPr>
        <w:t>erhati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A24258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5AD7F39F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EC97C9A" wp14:editId="32BDDA8A">
            <wp:extent cx="4646428" cy="2608274"/>
            <wp:effectExtent l="0" t="0" r="1905" b="1905"/>
            <wp:docPr id="19" name="Picture 19" descr="Materi Gametogenesis Mapel Biologi kelas 12 SMA/MA - Bos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ateri Gametogenesis Mapel Biologi kelas 12 SMA/MA - Bospedia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185" cy="2608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AA09CF" w14:textId="77777777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ikrosporogenesis</w:t>
      </w:r>
      <w:proofErr w:type="spellEnd"/>
    </w:p>
    <w:p w14:paraId="7B470504" w14:textId="77777777" w:rsidR="00F1794E" w:rsidRPr="00352A7A" w:rsidRDefault="00F1794E" w:rsidP="00F1794E"/>
    <w:p w14:paraId="6E985AD8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: Sel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. </w:t>
      </w:r>
    </w:p>
    <w:p w14:paraId="65E1FBF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kelompo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tetrad). </w:t>
      </w:r>
    </w:p>
    <w:p w14:paraId="298D0BE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rioki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inti haploid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)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0F55F8" w14:textId="77777777" w:rsidR="00F1794E" w:rsidRPr="004C0F5A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I.</w:t>
      </w:r>
    </w:p>
    <w:p w14:paraId="1E61E0E4" w14:textId="77777777" w:rsidR="00F1794E" w:rsidRPr="0059431C" w:rsidRDefault="00F1794E" w:rsidP="00F1794E">
      <w:pPr>
        <w:pStyle w:val="ListParagraph"/>
        <w:spacing w:line="360" w:lineRule="auto"/>
        <w:ind w:left="22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bstract":"… Setelah kegiatan pembelajaran 1 ini diharapkan kalian dapat: 1. Menjelaskan komponen- komponen kimiawi penyusun sel … Dalam sel hidup, lemak berfungsi sebagai komponen utama membran plasma, pembentukan hormon, dan pembentukan vitamin … Modul Biologi Kelas XI …","author":[{"dropping-particle":"","family":"Huda","given":"Khoirul","non-dropping-particle":"","parse-names":false,"suffix":""}],"id":"ITEM-1","issued":{"date-parts":[["2020"]]},"page":"1-36","title":"Struktur Dan Fungsi Sel Mapel Biologi Kelas Xi","type":"article-journal"},"uris":["http://www.mendeley.com/documents/?uuid=ce6feab3-8601-49ad-85f1-467cc0b305d6"]}],"mendeley":{"formattedCitation":"(Huda 2020)","plainTextFormattedCitation":"(Huda 2020)","previouslyFormattedCitation":"(Huda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Huda 2020)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2BFD3D7B" w14:textId="77777777" w:rsidR="00F1794E" w:rsidRPr="00465882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akrosporogenesis</w:t>
      </w:r>
      <w:proofErr w:type="spellEnd"/>
      <w:r w:rsidRPr="00465882">
        <w:rPr>
          <w:rFonts w:ascii="Times New Roman" w:hAnsi="Times New Roman" w:cs="Times New Roman"/>
          <w:b/>
          <w:sz w:val="24"/>
          <w:szCs w:val="24"/>
        </w:rPr>
        <w:t xml:space="preserve"> (Megasporogenesis)</w:t>
      </w:r>
    </w:p>
    <w:p w14:paraId="2D2C696F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gasporogenesis.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roses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ploid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lastRenderedPageBreak/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turut-tur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)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nergi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1BD58152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68CEF0E4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875BB9F" wp14:editId="17AB9449">
            <wp:extent cx="4837814" cy="2616348"/>
            <wp:effectExtent l="0" t="0" r="1270" b="0"/>
            <wp:docPr id="20" name="Picture 20" descr="Mikrosporogenesis Dan Makrosporogenesis - Dunia Sosi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Mikrosporogenesis Dan Makrosporogenesis - Dunia Sosial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405" cy="2616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FC4D51" w14:textId="77777777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akrosporogenesis</w:t>
      </w:r>
      <w:proofErr w:type="spellEnd"/>
    </w:p>
    <w:p w14:paraId="1B2F0B3F" w14:textId="77777777" w:rsidR="00F1794E" w:rsidRPr="00352A7A" w:rsidRDefault="00F1794E" w:rsidP="00F1794E"/>
    <w:p w14:paraId="76CF3C29" w14:textId="77777777" w:rsidR="00F1794E" w:rsidRPr="0059431C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b/>
          <w:sz w:val="24"/>
          <w:szCs w:val="24"/>
        </w:rPr>
        <w:t>Rangkuman</w:t>
      </w:r>
      <w:proofErr w:type="spellEnd"/>
    </w:p>
    <w:p w14:paraId="0743EDA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as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5400E3C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permatogenesis. Sperma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. 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ogenesis. O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vum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fert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olar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ter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412F2767" w14:textId="77777777" w:rsidR="00F1794E" w:rsidRPr="0059431C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megaspor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fus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ti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1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lastRenderedPageBreak/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3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ebu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d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dan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inergi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, dan 1 inti ovum.</w:t>
      </w:r>
    </w:p>
    <w:p w14:paraId="490779A7" w14:textId="77777777" w:rsidR="00F1794E" w:rsidRPr="0059431C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D2D056" w14:textId="77777777" w:rsidR="00F1794E" w:rsidRPr="0059431C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8F56D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029F7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AD5925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41DF7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25EDC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1F010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77ED9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3B27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41966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33E93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86261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6F1A29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4B9BB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A2A3D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7329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0F8D8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B63244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B31E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A95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713B0C" w14:textId="77777777" w:rsidR="00F1794E" w:rsidRPr="000278D2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Latihan Soal!</w:t>
      </w:r>
    </w:p>
    <w:p w14:paraId="45F30EE8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, yang pali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  <w:r w:rsidRPr="000278D2">
        <w:rPr>
          <w:rFonts w:ascii="Times New Roman" w:hAnsi="Times New Roman" w:cs="Times New Roman"/>
          <w:sz w:val="24"/>
          <w:szCs w:val="24"/>
        </w:rPr>
        <w:t xml:space="preserve"> .</w:t>
      </w:r>
    </w:p>
    <w:p w14:paraId="188FA211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oogonium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an 1 ovum</w:t>
      </w:r>
    </w:p>
    <w:p w14:paraId="59491A1A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647B2C90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64697756" w14:textId="77777777" w:rsidR="00F1794E" w:rsidRPr="00863766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 xml:space="preserve">Pada Oogenesis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3D141514" w14:textId="77777777" w:rsidR="00F1794E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797D40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3DC6EA0D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130DBA7C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Ovulasi</w:t>
      </w:r>
      <w:proofErr w:type="spellEnd"/>
    </w:p>
    <w:p w14:paraId="10B7DEA6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eiosis</w:t>
      </w:r>
    </w:p>
    <w:p w14:paraId="78E5313C" w14:textId="77777777" w:rsidR="00F1794E" w:rsidRPr="00863766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Spermatogenesis</w:t>
      </w:r>
    </w:p>
    <w:p w14:paraId="0B9ECE13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Oogenesis</w:t>
      </w:r>
    </w:p>
    <w:p w14:paraId="66546B5E" w14:textId="77777777" w:rsidR="00F1794E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itosis</w:t>
      </w:r>
    </w:p>
    <w:p w14:paraId="4FA7E564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77180AE9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spermatogenesis d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>.</w:t>
      </w:r>
    </w:p>
    <w:p w14:paraId="706787D3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C647FF9" wp14:editId="268E49ED">
            <wp:extent cx="2642992" cy="1486683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ambar-spermatogenesis-dan-keterangannya-26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4731" cy="14876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29B2B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agram metagenesis,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0097A1A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1</w:t>
      </w:r>
    </w:p>
    <w:p w14:paraId="5421661F" w14:textId="77777777" w:rsidR="00F1794E" w:rsidRPr="00863766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2</w:t>
      </w:r>
    </w:p>
    <w:p w14:paraId="2057A70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3</w:t>
      </w:r>
    </w:p>
    <w:p w14:paraId="5DAF8ED5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4</w:t>
      </w:r>
    </w:p>
    <w:p w14:paraId="330772AC" w14:textId="77777777" w:rsidR="00F1794E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lastRenderedPageBreak/>
        <w:t>5</w:t>
      </w:r>
    </w:p>
    <w:p w14:paraId="3FC6FC89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B</w:t>
      </w:r>
    </w:p>
    <w:p w14:paraId="4FD2FB9F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8D1">
        <w:rPr>
          <w:rFonts w:ascii="Times New Roman" w:hAnsi="Times New Roman" w:cs="Times New Roman"/>
          <w:sz w:val="24"/>
          <w:szCs w:val="24"/>
        </w:rPr>
        <w:t xml:space="preserve">Spermatogenesis pada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diferensias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primer </w:t>
      </w:r>
    </w:p>
    <w:p w14:paraId="6C0BD328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germinal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</w:p>
    <w:p w14:paraId="1CB0A1EA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7858D1">
        <w:rPr>
          <w:rFonts w:ascii="Times New Roman" w:hAnsi="Times New Roman" w:cs="Times New Roman"/>
          <w:sz w:val="24"/>
          <w:szCs w:val="24"/>
        </w:rPr>
        <w:t xml:space="preserve">permatogonium </w:t>
      </w:r>
    </w:p>
    <w:p w14:paraId="3F405591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1F6110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matang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zoa </w:t>
      </w:r>
    </w:p>
    <w:p w14:paraId="28DB5DEF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id </w:t>
      </w:r>
    </w:p>
    <w:p w14:paraId="02AF595E" w14:textId="77777777" w:rsidR="00F1794E" w:rsidRDefault="00F1794E" w:rsidP="00F1794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genesis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. . .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. </w:t>
      </w:r>
    </w:p>
    <w:p w14:paraId="1C041FD3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2 – 5 – 4</w:t>
      </w:r>
    </w:p>
    <w:p w14:paraId="6545AFBA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5 – 2 – 4</w:t>
      </w:r>
    </w:p>
    <w:p w14:paraId="3D736DC1" w14:textId="77777777" w:rsidR="00F1794E" w:rsidRPr="00863766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63766">
        <w:rPr>
          <w:rFonts w:ascii="Times New Roman" w:hAnsi="Times New Roman" w:cs="Times New Roman"/>
          <w:b/>
          <w:sz w:val="24"/>
          <w:szCs w:val="24"/>
        </w:rPr>
        <w:t>2 – 1 – 3 – 5 – 4</w:t>
      </w:r>
    </w:p>
    <w:p w14:paraId="10465045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 – 1 – 5 – 3 – 4</w:t>
      </w:r>
    </w:p>
    <w:p w14:paraId="748221A8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 – 1 – 3 – 2 – 4</w:t>
      </w:r>
    </w:p>
    <w:p w14:paraId="3F522BE2" w14:textId="77777777" w:rsidR="00F1794E" w:rsidRPr="00863766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4E6A4EB3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akah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>?</w:t>
      </w:r>
    </w:p>
    <w:p w14:paraId="5F59FB72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jani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kandungan</w:t>
      </w:r>
      <w:proofErr w:type="spellEnd"/>
    </w:p>
    <w:p w14:paraId="1A103D2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7C05C00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03A3B5DE" w14:textId="77777777" w:rsidR="00F1794E" w:rsidRPr="00E63393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3393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dan 3 badan polar</w:t>
      </w:r>
    </w:p>
    <w:p w14:paraId="3A84AE7C" w14:textId="77777777" w:rsidR="00F1794E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an 1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teril</w:t>
      </w:r>
      <w:proofErr w:type="spellEnd"/>
    </w:p>
    <w:p w14:paraId="0F26A4AA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5887CA86" w14:textId="77777777" w:rsidR="00F1794E" w:rsidRPr="00B562E8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C715C6E" w14:textId="77777777" w:rsidR="00F1794E" w:rsidRPr="00B562E8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14:paraId="53F3DB6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35BA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153664F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788BBD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9B0A7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DED252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B77D12" w14:textId="77777777" w:rsidR="00F1794E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4" w:name="_Toc116644179"/>
      <w:r w:rsidRPr="00E63393">
        <w:rPr>
          <w:rFonts w:ascii="Times New Roman" w:hAnsi="Times New Roman" w:cs="Times New Roman"/>
          <w:sz w:val="24"/>
          <w:szCs w:val="24"/>
        </w:rPr>
        <w:t>DAFTAR PUSTAKA</w:t>
      </w:r>
      <w:bookmarkEnd w:id="14"/>
    </w:p>
    <w:p w14:paraId="7345F9F2" w14:textId="77777777" w:rsidR="00F1794E" w:rsidRPr="00F1794E" w:rsidRDefault="00F1794E" w:rsidP="00F1794E"/>
    <w:p w14:paraId="5E92B405" w14:textId="77777777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Huda, Khoirul. 2020. “Struktur Dan Fungsi Sel Mapel Biologi Kelas Xi,” 1–36.</w:t>
      </w:r>
    </w:p>
    <w:p w14:paraId="3D110E71" w14:textId="77777777" w:rsidR="00F1794E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  <w:szCs w:val="24"/>
        </w:rPr>
      </w:pPr>
      <w:r w:rsidRPr="004C0F5A">
        <w:rPr>
          <w:rFonts w:ascii="Times New Roman" w:hAnsi="Times New Roman" w:cs="Times New Roman"/>
          <w:noProof/>
          <w:sz w:val="24"/>
          <w:szCs w:val="24"/>
        </w:rPr>
        <w:t>Rancaranji, M A Al-khairiyah. 2021. “Xii Yayasan Manba El-Khair.”</w:t>
      </w:r>
    </w:p>
    <w:p w14:paraId="5263CABC" w14:textId="5893BB14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Omegawati</w:t>
      </w:r>
      <w:r>
        <w:rPr>
          <w:rFonts w:ascii="Times New Roman" w:hAnsi="Times New Roman" w:cs="Times New Roman"/>
          <w:noProof/>
          <w:sz w:val="24"/>
        </w:rPr>
        <w:t xml:space="preserve">, Wigati Hadi. </w:t>
      </w:r>
      <w:r>
        <w:rPr>
          <w:rFonts w:ascii="Times New Roman" w:hAnsi="Times New Roman" w:cs="Times New Roman"/>
          <w:noProof/>
          <w:sz w:val="24"/>
        </w:rPr>
        <w:t>Sukoco</w:t>
      </w:r>
      <w:r>
        <w:rPr>
          <w:rFonts w:ascii="Times New Roman" w:hAnsi="Times New Roman" w:cs="Times New Roman"/>
          <w:noProof/>
          <w:sz w:val="24"/>
        </w:rPr>
        <w:t xml:space="preserve">, Teo. </w:t>
      </w:r>
      <w:r w:rsidR="00A85B15">
        <w:rPr>
          <w:rFonts w:ascii="Times New Roman" w:hAnsi="Times New Roman" w:cs="Times New Roman"/>
          <w:noProof/>
          <w:sz w:val="24"/>
        </w:rPr>
        <w:t>dkk. "Biologi Peminatan Matematika dan Ilmu - ilmu alam SMA/MA Kelas XII". PT Intan Pariwara. Kalten, Indonesia.</w:t>
      </w:r>
    </w:p>
    <w:p w14:paraId="5965654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14:paraId="69F460CC" w14:textId="6FD645F0" w:rsidR="00555730" w:rsidRDefault="00555730" w:rsidP="00A85B15">
      <w:pPr>
        <w:pStyle w:val="Heading2"/>
        <w:jc w:val="both"/>
        <w:rPr>
          <w:rFonts w:ascii="Times New Roman" w:eastAsia="Times New Roman" w:hAnsi="Times New Roman" w:cs="Times New Roman"/>
          <w:b w:val="0"/>
          <w:sz w:val="24"/>
          <w:szCs w:val="24"/>
        </w:rPr>
      </w:pPr>
    </w:p>
    <w:sectPr w:rsidR="00555730" w:rsidSect="00F1794E">
      <w:pgSz w:w="12240" w:h="15840"/>
      <w:pgMar w:top="1440" w:right="1440" w:bottom="1440" w:left="1440" w:header="720" w:footer="720" w:gutter="0"/>
      <w:pgNumType w:chapStyle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9D3C51" w14:textId="77777777" w:rsidR="00F81B3F" w:rsidRDefault="00F81B3F">
      <w:pPr>
        <w:spacing w:after="0" w:line="240" w:lineRule="auto"/>
      </w:pPr>
      <w:r>
        <w:separator/>
      </w:r>
    </w:p>
  </w:endnote>
  <w:endnote w:type="continuationSeparator" w:id="0">
    <w:p w14:paraId="64BB2466" w14:textId="77777777" w:rsidR="00F81B3F" w:rsidRDefault="00F81B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744574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824A8F" w14:textId="272C8ECD" w:rsidR="00F1794E" w:rsidRDefault="00F1794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3407E2" w14:textId="77777777" w:rsidR="00F1794E" w:rsidRDefault="00F1794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D2957E" w14:textId="4FE39B95" w:rsidR="00F1794E" w:rsidRDefault="00F1794E" w:rsidP="00F1794E">
    <w:pPr>
      <w:pStyle w:val="Footer"/>
      <w:tabs>
        <w:tab w:val="left" w:pos="6253"/>
      </w:tabs>
    </w:pPr>
    <w:r>
      <w:tab/>
    </w:r>
    <w:sdt>
      <w:sdtPr>
        <w:id w:val="-17666020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  <w:r>
      <w:rPr>
        <w:noProof/>
      </w:rPr>
      <w:tab/>
    </w:r>
  </w:p>
  <w:p w14:paraId="09B09178" w14:textId="77777777" w:rsidR="00F1794E" w:rsidRDefault="00F179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3DE14A" w14:textId="77777777" w:rsidR="00F81B3F" w:rsidRDefault="00F81B3F">
      <w:pPr>
        <w:spacing w:after="0" w:line="240" w:lineRule="auto"/>
      </w:pPr>
      <w:r>
        <w:separator/>
      </w:r>
    </w:p>
  </w:footnote>
  <w:footnote w:type="continuationSeparator" w:id="0">
    <w:p w14:paraId="0F4974A0" w14:textId="77777777" w:rsidR="00F81B3F" w:rsidRDefault="00F81B3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26B17"/>
    <w:multiLevelType w:val="multilevel"/>
    <w:tmpl w:val="2FE4B23E"/>
    <w:lvl w:ilvl="0">
      <w:start w:val="1"/>
      <w:numFmt w:val="upp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1" w15:restartNumberingAfterBreak="0">
    <w:nsid w:val="01BC462A"/>
    <w:multiLevelType w:val="multilevel"/>
    <w:tmpl w:val="F9921A16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2" w15:restartNumberingAfterBreak="0">
    <w:nsid w:val="08486988"/>
    <w:multiLevelType w:val="multilevel"/>
    <w:tmpl w:val="A786582A"/>
    <w:lvl w:ilvl="0">
      <w:start w:val="1"/>
      <w:numFmt w:val="decimal"/>
      <w:lvlText w:val="%1."/>
      <w:lvlJc w:val="left"/>
      <w:pPr>
        <w:ind w:left="1842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3" w15:restartNumberingAfterBreak="0">
    <w:nsid w:val="10217D5B"/>
    <w:multiLevelType w:val="multilevel"/>
    <w:tmpl w:val="E260427C"/>
    <w:lvl w:ilvl="0">
      <w:start w:val="1"/>
      <w:numFmt w:val="upperLetter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4B92B8D"/>
    <w:multiLevelType w:val="hybridMultilevel"/>
    <w:tmpl w:val="C268A950"/>
    <w:lvl w:ilvl="0" w:tplc="4712E83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6F865DE"/>
    <w:multiLevelType w:val="multilevel"/>
    <w:tmpl w:val="7374A3DE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6" w15:restartNumberingAfterBreak="0">
    <w:nsid w:val="18483219"/>
    <w:multiLevelType w:val="hybridMultilevel"/>
    <w:tmpl w:val="1690E55C"/>
    <w:lvl w:ilvl="0" w:tplc="35462B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3930672"/>
    <w:multiLevelType w:val="hybridMultilevel"/>
    <w:tmpl w:val="FE50DCA2"/>
    <w:lvl w:ilvl="0" w:tplc="7AFE033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34E3143F"/>
    <w:multiLevelType w:val="hybridMultilevel"/>
    <w:tmpl w:val="B0123B3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F63FB9"/>
    <w:multiLevelType w:val="hybridMultilevel"/>
    <w:tmpl w:val="9FD2D2E2"/>
    <w:lvl w:ilvl="0" w:tplc="C5BC465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E8A7402"/>
    <w:multiLevelType w:val="hybridMultilevel"/>
    <w:tmpl w:val="C1BE5122"/>
    <w:lvl w:ilvl="0" w:tplc="CB9EEC2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6A5773A"/>
    <w:multiLevelType w:val="hybridMultilevel"/>
    <w:tmpl w:val="5E56662A"/>
    <w:lvl w:ilvl="0" w:tplc="62C209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7F971C3"/>
    <w:multiLevelType w:val="multilevel"/>
    <w:tmpl w:val="52AAD84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55846C82"/>
    <w:multiLevelType w:val="hybridMultilevel"/>
    <w:tmpl w:val="7F880AE0"/>
    <w:lvl w:ilvl="0" w:tplc="21B2EB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B132AEA"/>
    <w:multiLevelType w:val="hybridMultilevel"/>
    <w:tmpl w:val="3DC87CD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66C570FC"/>
    <w:multiLevelType w:val="hybridMultilevel"/>
    <w:tmpl w:val="97982F7C"/>
    <w:lvl w:ilvl="0" w:tplc="0ED2FB18">
      <w:start w:val="1"/>
      <w:numFmt w:val="lowerLetter"/>
      <w:lvlText w:val="%1."/>
      <w:lvlJc w:val="left"/>
      <w:pPr>
        <w:ind w:left="150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16" w15:restartNumberingAfterBreak="0">
    <w:nsid w:val="6DD97E90"/>
    <w:multiLevelType w:val="multilevel"/>
    <w:tmpl w:val="5432635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70BE7C5F"/>
    <w:multiLevelType w:val="hybridMultilevel"/>
    <w:tmpl w:val="EA5C8918"/>
    <w:lvl w:ilvl="0" w:tplc="ED86BBE2">
      <w:start w:val="1"/>
      <w:numFmt w:val="decimal"/>
      <w:lvlText w:val="%1)"/>
      <w:lvlJc w:val="left"/>
      <w:pPr>
        <w:ind w:left="22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8" w15:restartNumberingAfterBreak="0">
    <w:nsid w:val="71F752E2"/>
    <w:multiLevelType w:val="hybridMultilevel"/>
    <w:tmpl w:val="938AA24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8F10723"/>
    <w:multiLevelType w:val="hybridMultilevel"/>
    <w:tmpl w:val="E8E65860"/>
    <w:lvl w:ilvl="0" w:tplc="04090011">
      <w:start w:val="1"/>
      <w:numFmt w:val="decimal"/>
      <w:lvlText w:val="%1)"/>
      <w:lvlJc w:val="left"/>
      <w:pPr>
        <w:ind w:left="1860" w:hanging="360"/>
      </w:pPr>
    </w:lvl>
    <w:lvl w:ilvl="1" w:tplc="04090019" w:tentative="1">
      <w:start w:val="1"/>
      <w:numFmt w:val="lowerLetter"/>
      <w:lvlText w:val="%2."/>
      <w:lvlJc w:val="left"/>
      <w:pPr>
        <w:ind w:left="2580" w:hanging="360"/>
      </w:pPr>
    </w:lvl>
    <w:lvl w:ilvl="2" w:tplc="0409001B" w:tentative="1">
      <w:start w:val="1"/>
      <w:numFmt w:val="lowerRoman"/>
      <w:lvlText w:val="%3."/>
      <w:lvlJc w:val="right"/>
      <w:pPr>
        <w:ind w:left="3300" w:hanging="180"/>
      </w:pPr>
    </w:lvl>
    <w:lvl w:ilvl="3" w:tplc="0409000F" w:tentative="1">
      <w:start w:val="1"/>
      <w:numFmt w:val="decimal"/>
      <w:lvlText w:val="%4."/>
      <w:lvlJc w:val="left"/>
      <w:pPr>
        <w:ind w:left="4020" w:hanging="360"/>
      </w:pPr>
    </w:lvl>
    <w:lvl w:ilvl="4" w:tplc="04090019" w:tentative="1">
      <w:start w:val="1"/>
      <w:numFmt w:val="lowerLetter"/>
      <w:lvlText w:val="%5."/>
      <w:lvlJc w:val="left"/>
      <w:pPr>
        <w:ind w:left="4740" w:hanging="360"/>
      </w:pPr>
    </w:lvl>
    <w:lvl w:ilvl="5" w:tplc="0409001B" w:tentative="1">
      <w:start w:val="1"/>
      <w:numFmt w:val="lowerRoman"/>
      <w:lvlText w:val="%6."/>
      <w:lvlJc w:val="right"/>
      <w:pPr>
        <w:ind w:left="5460" w:hanging="180"/>
      </w:pPr>
    </w:lvl>
    <w:lvl w:ilvl="6" w:tplc="0409000F" w:tentative="1">
      <w:start w:val="1"/>
      <w:numFmt w:val="decimal"/>
      <w:lvlText w:val="%7."/>
      <w:lvlJc w:val="left"/>
      <w:pPr>
        <w:ind w:left="6180" w:hanging="360"/>
      </w:pPr>
    </w:lvl>
    <w:lvl w:ilvl="7" w:tplc="04090019" w:tentative="1">
      <w:start w:val="1"/>
      <w:numFmt w:val="lowerLetter"/>
      <w:lvlText w:val="%8."/>
      <w:lvlJc w:val="left"/>
      <w:pPr>
        <w:ind w:left="6900" w:hanging="360"/>
      </w:pPr>
    </w:lvl>
    <w:lvl w:ilvl="8" w:tplc="04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20" w15:restartNumberingAfterBreak="0">
    <w:nsid w:val="7A3E7BF1"/>
    <w:multiLevelType w:val="hybridMultilevel"/>
    <w:tmpl w:val="593A9E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C81D77"/>
    <w:multiLevelType w:val="hybridMultilevel"/>
    <w:tmpl w:val="218C6A18"/>
    <w:lvl w:ilvl="0" w:tplc="1DD6FA40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num w:numId="1" w16cid:durableId="1547137691">
    <w:abstractNumId w:val="0"/>
  </w:num>
  <w:num w:numId="2" w16cid:durableId="2078356402">
    <w:abstractNumId w:val="12"/>
  </w:num>
  <w:num w:numId="3" w16cid:durableId="422069549">
    <w:abstractNumId w:val="5"/>
  </w:num>
  <w:num w:numId="4" w16cid:durableId="2086873908">
    <w:abstractNumId w:val="1"/>
  </w:num>
  <w:num w:numId="5" w16cid:durableId="1048188902">
    <w:abstractNumId w:val="2"/>
  </w:num>
  <w:num w:numId="6" w16cid:durableId="624193123">
    <w:abstractNumId w:val="16"/>
  </w:num>
  <w:num w:numId="7" w16cid:durableId="1749034455">
    <w:abstractNumId w:val="3"/>
  </w:num>
  <w:num w:numId="8" w16cid:durableId="1808817357">
    <w:abstractNumId w:val="20"/>
  </w:num>
  <w:num w:numId="9" w16cid:durableId="869489415">
    <w:abstractNumId w:val="9"/>
  </w:num>
  <w:num w:numId="10" w16cid:durableId="1114010592">
    <w:abstractNumId w:val="6"/>
  </w:num>
  <w:num w:numId="11" w16cid:durableId="431704440">
    <w:abstractNumId w:val="10"/>
  </w:num>
  <w:num w:numId="12" w16cid:durableId="1140415486">
    <w:abstractNumId w:val="18"/>
  </w:num>
  <w:num w:numId="13" w16cid:durableId="74404779">
    <w:abstractNumId w:val="13"/>
  </w:num>
  <w:num w:numId="14" w16cid:durableId="428887918">
    <w:abstractNumId w:val="11"/>
  </w:num>
  <w:num w:numId="15" w16cid:durableId="1947694996">
    <w:abstractNumId w:val="21"/>
  </w:num>
  <w:num w:numId="16" w16cid:durableId="794450128">
    <w:abstractNumId w:val="15"/>
  </w:num>
  <w:num w:numId="17" w16cid:durableId="852498532">
    <w:abstractNumId w:val="17"/>
  </w:num>
  <w:num w:numId="18" w16cid:durableId="809395478">
    <w:abstractNumId w:val="19"/>
  </w:num>
  <w:num w:numId="19" w16cid:durableId="2039502040">
    <w:abstractNumId w:val="14"/>
  </w:num>
  <w:num w:numId="20" w16cid:durableId="35860838">
    <w:abstractNumId w:val="7"/>
  </w:num>
  <w:num w:numId="21" w16cid:durableId="1159737840">
    <w:abstractNumId w:val="4"/>
  </w:num>
  <w:num w:numId="22" w16cid:durableId="176194504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55730"/>
    <w:rsid w:val="00357470"/>
    <w:rsid w:val="00366CC8"/>
    <w:rsid w:val="004C0F5A"/>
    <w:rsid w:val="00555730"/>
    <w:rsid w:val="00863766"/>
    <w:rsid w:val="00A85B15"/>
    <w:rsid w:val="00E63393"/>
    <w:rsid w:val="00F1794E"/>
    <w:rsid w:val="00F81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A30C35C"/>
  <w15:docId w15:val="{A64467D9-1EE9-4B7B-9989-FD3E72382F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uiPriority w:val="34"/>
    <w:qFormat/>
    <w:rsid w:val="00193191"/>
    <w:pPr>
      <w:ind w:left="720"/>
      <w:contextualSpacing/>
    </w:pPr>
  </w:style>
  <w:style w:type="table" w:styleId="TableGrid">
    <w:name w:val="Table Grid"/>
    <w:basedOn w:val="TableNormal"/>
    <w:uiPriority w:val="39"/>
    <w:rsid w:val="00053E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63766"/>
    <w:pPr>
      <w:spacing w:after="200" w:line="240" w:lineRule="auto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E63393"/>
    <w:pPr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E6339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6339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E6339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794E"/>
  </w:style>
  <w:style w:type="paragraph" w:styleId="Footer">
    <w:name w:val="footer"/>
    <w:basedOn w:val="Normal"/>
    <w:link w:val="Foot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79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jpeg"/><Relationship Id="rId3" Type="http://schemas.openxmlformats.org/officeDocument/2006/relationships/numbering" Target="numbering.xml"/><Relationship Id="rId21" Type="http://schemas.openxmlformats.org/officeDocument/2006/relationships/image" Target="media/image11.png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24" Type="http://schemas.openxmlformats.org/officeDocument/2006/relationships/image" Target="media/image14.png"/><Relationship Id="rId32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jpeg"/><Relationship Id="rId10" Type="http://schemas.openxmlformats.org/officeDocument/2006/relationships/footer" Target="footer1.xml"/><Relationship Id="rId19" Type="http://schemas.openxmlformats.org/officeDocument/2006/relationships/image" Target="media/image9.png"/><Relationship Id="rId31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jpeg"/><Relationship Id="rId30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9M++o4Fvpny2U9OASm691u/Fc9w==">AMUW2mVgsdrowF4OpjxHuXiCfuxwt0UXO3WJm7HnNBP36WYjttuvnbcFFBE0OFPROkWcysuWorLxyDj8/jawq3IRY4ilEAndwzVuBDuy02p7kqqmeESQ7vk=</go:docsCustomData>
</go:gDocsCustomXmlDataStorage>
</file>

<file path=customXml/itemProps1.xml><?xml version="1.0" encoding="utf-8"?>
<ds:datastoreItem xmlns:ds="http://schemas.openxmlformats.org/officeDocument/2006/customXml" ds:itemID="{384C3ADE-67CE-44C2-8D7B-F50FC0EF584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3</Pages>
  <Words>2839</Words>
  <Characters>16186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deapad3.5ghe@outlook.com</dc:creator>
  <cp:lastModifiedBy>Esty Hairina</cp:lastModifiedBy>
  <cp:revision>5</cp:revision>
  <dcterms:created xsi:type="dcterms:W3CDTF">2022-09-14T01:35:00Z</dcterms:created>
  <dcterms:modified xsi:type="dcterms:W3CDTF">2022-10-14T0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turabian-author-date</vt:lpwstr>
  </property>
  <property fmtid="{D5CDD505-2E9C-101B-9397-08002B2CF9AE}" pid="4" name="Mendeley Unique User Id_1">
    <vt:lpwstr>1ba26974-e178-3fbf-8a8e-ea2027e8191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1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9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author-date</vt:lpwstr>
  </property>
  <property fmtid="{D5CDD505-2E9C-101B-9397-08002B2CF9AE}" pid="24" name="Mendeley Recent Style Name 9_1">
    <vt:lpwstr>Turabian 9th edition (author-date)</vt:lpwstr>
  </property>
</Properties>
</file>